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FF437DF" w14:textId="77777777" w:rsidR="00D74196" w:rsidRPr="00565FF3" w:rsidRDefault="00D74196" w:rsidP="00D74196">
      <w:pPr>
        <w:rPr>
          <w:rFonts w:ascii="Times New Roman" w:hAnsi="Times New Roman" w:cs="Times New Roman"/>
          <w:lang w:val="en-US"/>
        </w:rPr>
      </w:pPr>
      <w:r w:rsidRPr="00565FF3">
        <w:rPr>
          <w:rFonts w:ascii="Times New Roman" w:hAnsi="Times New Roman" w:cs="Times New Roman"/>
          <w:lang w:val="en-US"/>
        </w:rPr>
        <w:t>Table S</w:t>
      </w:r>
      <w:r>
        <w:rPr>
          <w:rFonts w:ascii="Times New Roman" w:hAnsi="Times New Roman" w:cs="Times New Roman"/>
          <w:lang w:val="en-US"/>
        </w:rPr>
        <w:t>1</w:t>
      </w:r>
      <w:r w:rsidRPr="00565FF3">
        <w:rPr>
          <w:rFonts w:ascii="Times New Roman" w:hAnsi="Times New Roman" w:cs="Times New Roman"/>
          <w:lang w:val="en-US"/>
        </w:rPr>
        <w:t xml:space="preserve">. TIMA data. The total is less than 100% because trace phases (&lt; 1%) and porosity/holes are not included. Mineral abbreviations are after </w:t>
      </w:r>
      <w:r w:rsidRPr="00565FF3">
        <w:rPr>
          <w:rFonts w:ascii="Times New Roman" w:hAnsi="Times New Roman" w:cs="Times New Roman"/>
          <w:lang w:val="en-US"/>
        </w:rPr>
        <w:fldChar w:fldCharType="begin"/>
      </w:r>
      <w:r w:rsidRPr="00565FF3">
        <w:rPr>
          <w:rFonts w:ascii="Times New Roman" w:hAnsi="Times New Roman" w:cs="Times New Roman"/>
          <w:lang w:val="en-US"/>
        </w:rPr>
        <w:instrText xml:space="preserve"> ADDIN EN.CITE &lt;EndNote&gt;&lt;Cite AuthorYear="1"&gt;&lt;Author&gt;Whitney&lt;/Author&gt;&lt;Year&gt;2010&lt;/Year&gt;&lt;RecNum&gt;1682&lt;/RecNum&gt;&lt;DisplayText&gt;Whitney and Evans (2010)&lt;/DisplayText&gt;&lt;record&gt;&lt;rec-number&gt;1682&lt;/rec-number&gt;&lt;foreign-keys&gt;&lt;key app="EN" db-id="ds9e5sx9uea9zsedzr4varvj0asdaaeper2r" timestamp="1587013666"&gt;1682&lt;/key&gt;&lt;/foreign-keys&gt;&lt;ref-type name="Journal Article"&gt;17&lt;/ref-type&gt;&lt;contributors&gt;&lt;authors&gt;&lt;author&gt;Whitney, D. L.&lt;/author&gt;&lt;author&gt;Evans, B. W.&lt;/author&gt;&lt;/authors&gt;&lt;/contributors&gt;&lt;titles&gt;&lt;title&gt;Abbreviations for names of rock-forming minerals&lt;/title&gt;&lt;secondary-title&gt;American Mineralogist&lt;/secondary-title&gt;&lt;short-title&gt;Abbreviations for names of rock-forming minerals&lt;/short-title&gt;&lt;/titles&gt;&lt;periodical&gt;&lt;full-title&gt;American Mineralogist&lt;/full-title&gt;&lt;/periodical&gt;&lt;pages&gt;185-187&lt;/pages&gt;&lt;volume&gt;95&lt;/volume&gt;&lt;dates&gt;&lt;year&gt;2010&lt;/year&gt;&lt;/dates&gt;&lt;urls&gt;&lt;/urls&gt;&lt;/record&gt;&lt;/Cite&gt;&lt;/EndNote&gt;</w:instrText>
      </w:r>
      <w:r w:rsidRPr="00565FF3">
        <w:rPr>
          <w:rFonts w:ascii="Times New Roman" w:hAnsi="Times New Roman" w:cs="Times New Roman"/>
          <w:lang w:val="en-US"/>
        </w:rPr>
        <w:fldChar w:fldCharType="separate"/>
      </w:r>
      <w:r w:rsidRPr="00565FF3">
        <w:rPr>
          <w:rFonts w:ascii="Times New Roman" w:hAnsi="Times New Roman" w:cs="Times New Roman"/>
          <w:noProof/>
          <w:lang w:val="en-US"/>
        </w:rPr>
        <w:t>Whitney and Evans (2010)</w:t>
      </w:r>
      <w:r w:rsidRPr="00565FF3">
        <w:rPr>
          <w:rFonts w:ascii="Times New Roman" w:hAnsi="Times New Roman" w:cs="Times New Roman"/>
          <w:lang w:val="en-US"/>
        </w:rPr>
        <w:fldChar w:fldCharType="end"/>
      </w:r>
    </w:p>
    <w:tbl>
      <w:tblPr>
        <w:tblW w:w="6000" w:type="dxa"/>
        <w:tblLook w:val="04A0" w:firstRow="1" w:lastRow="0" w:firstColumn="1" w:lastColumn="0" w:noHBand="0" w:noVBand="1"/>
      </w:tblPr>
      <w:tblGrid>
        <w:gridCol w:w="739"/>
        <w:gridCol w:w="578"/>
        <w:gridCol w:w="564"/>
        <w:gridCol w:w="544"/>
        <w:gridCol w:w="578"/>
        <w:gridCol w:w="578"/>
        <w:gridCol w:w="578"/>
        <w:gridCol w:w="574"/>
        <w:gridCol w:w="595"/>
        <w:gridCol w:w="672"/>
      </w:tblGrid>
      <w:tr w:rsidR="00D74196" w:rsidRPr="00565FF3" w14:paraId="32AA72A7" w14:textId="77777777" w:rsidTr="00920ACD">
        <w:trPr>
          <w:trHeight w:val="300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091D1D" w14:textId="77777777" w:rsidR="00D74196" w:rsidRPr="00565FF3" w:rsidRDefault="00D74196" w:rsidP="00920AC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5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AEAB0A" w14:textId="77777777" w:rsidR="00D74196" w:rsidRPr="00565FF3" w:rsidRDefault="00D74196" w:rsidP="00920AC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Qtz</w:t>
            </w:r>
          </w:p>
        </w:tc>
        <w:tc>
          <w:tcPr>
            <w:tcW w:w="5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E47FBD" w14:textId="77777777" w:rsidR="00D74196" w:rsidRPr="00565FF3" w:rsidRDefault="00D74196" w:rsidP="00920AC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Ms</w:t>
            </w:r>
          </w:p>
        </w:tc>
        <w:tc>
          <w:tcPr>
            <w:tcW w:w="5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055F16" w14:textId="77777777" w:rsidR="00D74196" w:rsidRPr="00565FF3" w:rsidRDefault="00D74196" w:rsidP="00920AC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565FF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Bt</w:t>
            </w:r>
            <w:proofErr w:type="spellEnd"/>
          </w:p>
        </w:tc>
        <w:tc>
          <w:tcPr>
            <w:tcW w:w="5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1D9846" w14:textId="77777777" w:rsidR="00D74196" w:rsidRPr="00565FF3" w:rsidRDefault="00D74196" w:rsidP="00920AC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565FF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Fsp</w:t>
            </w:r>
            <w:proofErr w:type="spellEnd"/>
          </w:p>
        </w:tc>
        <w:tc>
          <w:tcPr>
            <w:tcW w:w="5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6781A3" w14:textId="77777777" w:rsidR="00D74196" w:rsidRPr="00565FF3" w:rsidRDefault="00D74196" w:rsidP="00920AC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565FF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Grt</w:t>
            </w:r>
            <w:proofErr w:type="spellEnd"/>
          </w:p>
        </w:tc>
        <w:tc>
          <w:tcPr>
            <w:tcW w:w="5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E4F347" w14:textId="77777777" w:rsidR="00D74196" w:rsidRPr="00565FF3" w:rsidRDefault="00D74196" w:rsidP="00920AC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565FF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Chl</w:t>
            </w:r>
            <w:proofErr w:type="spellEnd"/>
          </w:p>
        </w:tc>
        <w:tc>
          <w:tcPr>
            <w:tcW w:w="57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55B2F2" w14:textId="77777777" w:rsidR="00D74196" w:rsidRPr="00565FF3" w:rsidRDefault="00D74196" w:rsidP="00920AC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Cal</w:t>
            </w:r>
          </w:p>
        </w:tc>
        <w:tc>
          <w:tcPr>
            <w:tcW w:w="5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BEEB0B" w14:textId="77777777" w:rsidR="00D74196" w:rsidRPr="00565FF3" w:rsidRDefault="00D74196" w:rsidP="00920AC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Ank</w:t>
            </w:r>
          </w:p>
        </w:tc>
        <w:tc>
          <w:tcPr>
            <w:tcW w:w="6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4BEC06" w14:textId="77777777" w:rsidR="00D74196" w:rsidRPr="00565FF3" w:rsidRDefault="00D74196" w:rsidP="00920AC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Total</w:t>
            </w:r>
          </w:p>
        </w:tc>
      </w:tr>
      <w:tr w:rsidR="00D74196" w:rsidRPr="00565FF3" w14:paraId="362EEA5C" w14:textId="77777777" w:rsidTr="00920ACD">
        <w:trPr>
          <w:trHeight w:val="30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FD4DA7" w14:textId="77777777" w:rsidR="00D74196" w:rsidRPr="00565FF3" w:rsidRDefault="00D74196" w:rsidP="00920AC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ba7c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98E978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2</w:t>
            </w:r>
          </w:p>
        </w:tc>
        <w:tc>
          <w:tcPr>
            <w:tcW w:w="5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41665A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2</w:t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0068A8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BBC654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9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B4616C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0A756E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47C6EA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A6E390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74DC28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87</w:t>
            </w:r>
          </w:p>
        </w:tc>
      </w:tr>
      <w:tr w:rsidR="00D74196" w:rsidRPr="00565FF3" w14:paraId="04A51AD5" w14:textId="77777777" w:rsidTr="00920ACD">
        <w:trPr>
          <w:trHeight w:val="30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E1A0C4" w14:textId="77777777" w:rsidR="00D74196" w:rsidRPr="00565FF3" w:rsidRDefault="00D74196" w:rsidP="00920AC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ba8a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E154C6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0</w:t>
            </w:r>
          </w:p>
        </w:tc>
        <w:tc>
          <w:tcPr>
            <w:tcW w:w="5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7DF40B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1</w:t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0801BD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7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37B541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5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3179B9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177264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</w:t>
            </w:r>
          </w:p>
        </w:tc>
        <w:tc>
          <w:tcPr>
            <w:tcW w:w="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8C4B6A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35C6E5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1C3188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88</w:t>
            </w:r>
          </w:p>
        </w:tc>
      </w:tr>
      <w:tr w:rsidR="00D74196" w:rsidRPr="00565FF3" w14:paraId="0E16C105" w14:textId="77777777" w:rsidTr="00920ACD">
        <w:trPr>
          <w:trHeight w:val="30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030A8F" w14:textId="77777777" w:rsidR="00D74196" w:rsidRPr="00565FF3" w:rsidRDefault="00D74196" w:rsidP="00920AC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ba8b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B8FE19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5</w:t>
            </w:r>
          </w:p>
        </w:tc>
        <w:tc>
          <w:tcPr>
            <w:tcW w:w="5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F8B902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DE56D8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B6837F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8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DF6F9C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C990A9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BF66D4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D8BF23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297FBF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83</w:t>
            </w:r>
          </w:p>
        </w:tc>
      </w:tr>
      <w:tr w:rsidR="00D74196" w:rsidRPr="00565FF3" w14:paraId="7790CEB9" w14:textId="77777777" w:rsidTr="00920ACD">
        <w:trPr>
          <w:trHeight w:val="30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F78F65" w14:textId="77777777" w:rsidR="00D74196" w:rsidRPr="00565FF3" w:rsidRDefault="00D74196" w:rsidP="00920AC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ba9a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44E078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3</w:t>
            </w:r>
          </w:p>
        </w:tc>
        <w:tc>
          <w:tcPr>
            <w:tcW w:w="5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644012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FAE2A3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6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D53080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2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B27B8F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3B0DB7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</w:t>
            </w:r>
          </w:p>
        </w:tc>
        <w:tc>
          <w:tcPr>
            <w:tcW w:w="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8A0D8F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6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36E5E4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1E257C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86</w:t>
            </w:r>
          </w:p>
        </w:tc>
      </w:tr>
      <w:tr w:rsidR="00D74196" w:rsidRPr="00565FF3" w14:paraId="20F25393" w14:textId="77777777" w:rsidTr="00920ACD">
        <w:trPr>
          <w:trHeight w:val="30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5796C2" w14:textId="77777777" w:rsidR="00D74196" w:rsidRPr="00565FF3" w:rsidRDefault="00D74196" w:rsidP="00920AC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ba9c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3F3439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7</w:t>
            </w:r>
          </w:p>
        </w:tc>
        <w:tc>
          <w:tcPr>
            <w:tcW w:w="5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C31479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8</w:t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F52E6A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027328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1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0878A2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08B40C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F00EFE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7C0FEC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7BAEEC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84</w:t>
            </w:r>
          </w:p>
        </w:tc>
      </w:tr>
      <w:tr w:rsidR="00D74196" w:rsidRPr="00565FF3" w14:paraId="7BAF6980" w14:textId="77777777" w:rsidTr="00920ACD">
        <w:trPr>
          <w:trHeight w:val="30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7CFEF4" w14:textId="77777777" w:rsidR="00D74196" w:rsidRPr="00565FF3" w:rsidRDefault="00D74196" w:rsidP="00920AC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ba10a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4D943B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6</w:t>
            </w:r>
          </w:p>
        </w:tc>
        <w:tc>
          <w:tcPr>
            <w:tcW w:w="5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3C811D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31FBAB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90A990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C5B602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E42325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253A08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2FF47D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C31FFF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85</w:t>
            </w:r>
          </w:p>
        </w:tc>
      </w:tr>
      <w:tr w:rsidR="00D74196" w:rsidRPr="00565FF3" w14:paraId="04856B1A" w14:textId="77777777" w:rsidTr="00920ACD">
        <w:trPr>
          <w:trHeight w:val="30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6F5B0C" w14:textId="77777777" w:rsidR="00D74196" w:rsidRPr="00565FF3" w:rsidRDefault="00D74196" w:rsidP="00920AC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ba10b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04A577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5</w:t>
            </w:r>
          </w:p>
        </w:tc>
        <w:tc>
          <w:tcPr>
            <w:tcW w:w="5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4C925B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5</w:t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979BE0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6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43D318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9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05F6B7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D6B0C2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47DA12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85A4FB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16ECC0" w14:textId="77777777" w:rsidR="00D74196" w:rsidRPr="00565FF3" w:rsidRDefault="00D74196" w:rsidP="00920AC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65F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74</w:t>
            </w:r>
          </w:p>
        </w:tc>
      </w:tr>
    </w:tbl>
    <w:p w14:paraId="5B92D4E4" w14:textId="77777777" w:rsidR="00F939A1" w:rsidRDefault="00F939A1"/>
    <w:sectPr w:rsidR="00F939A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74196"/>
    <w:rsid w:val="00D74196"/>
    <w:rsid w:val="00F85868"/>
    <w:rsid w:val="00F939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0DF947"/>
  <w15:chartTrackingRefBased/>
  <w15:docId w15:val="{C1057503-7D4A-4139-978D-45E86B7E05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74196"/>
    <w:pPr>
      <w:spacing w:line="259" w:lineRule="auto"/>
    </w:pPr>
    <w:rPr>
      <w:kern w:val="0"/>
      <w:sz w:val="22"/>
      <w:szCs w:val="22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D74196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74196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74196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74196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0F4761" w:themeColor="accent1" w:themeShade="BF"/>
      <w:kern w:val="2"/>
      <w:sz w:val="24"/>
      <w:szCs w:val="24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74196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0F4761" w:themeColor="accent1" w:themeShade="BF"/>
      <w:kern w:val="2"/>
      <w:sz w:val="24"/>
      <w:szCs w:val="24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74196"/>
    <w:pPr>
      <w:keepNext/>
      <w:keepLines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kern w:val="2"/>
      <w:sz w:val="24"/>
      <w:szCs w:val="24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74196"/>
    <w:pPr>
      <w:keepNext/>
      <w:keepLines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kern w:val="2"/>
      <w:sz w:val="24"/>
      <w:szCs w:val="24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74196"/>
    <w:pPr>
      <w:keepNext/>
      <w:keepLines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kern w:val="2"/>
      <w:sz w:val="24"/>
      <w:szCs w:val="24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74196"/>
    <w:pPr>
      <w:keepNext/>
      <w:keepLines/>
      <w:spacing w:after="0" w:line="278" w:lineRule="auto"/>
      <w:outlineLvl w:val="8"/>
    </w:pPr>
    <w:rPr>
      <w:rFonts w:eastAsiaTheme="majorEastAsia" w:cstheme="majorBidi"/>
      <w:color w:val="272727" w:themeColor="text1" w:themeTint="D8"/>
      <w:kern w:val="2"/>
      <w:sz w:val="24"/>
      <w:szCs w:val="24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7419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7419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74196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74196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74196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74196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74196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74196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74196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D7419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D7419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D74196"/>
    <w:pPr>
      <w:numPr>
        <w:ilvl w:val="1"/>
      </w:numPr>
      <w:spacing w:line="278" w:lineRule="auto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D7419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D74196"/>
    <w:pPr>
      <w:spacing w:before="160" w:line="278" w:lineRule="auto"/>
      <w:jc w:val="center"/>
    </w:pPr>
    <w:rPr>
      <w:i/>
      <w:iCs/>
      <w:color w:val="404040" w:themeColor="text1" w:themeTint="BF"/>
      <w:kern w:val="2"/>
      <w:sz w:val="24"/>
      <w:szCs w:val="24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D7419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D74196"/>
    <w:pPr>
      <w:spacing w:line="278" w:lineRule="auto"/>
      <w:ind w:left="720"/>
      <w:contextualSpacing/>
    </w:pPr>
    <w:rPr>
      <w:kern w:val="2"/>
      <w:sz w:val="24"/>
      <w:szCs w:val="24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D74196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7419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0F4761" w:themeColor="accent1" w:themeShade="BF"/>
      <w:kern w:val="2"/>
      <w:sz w:val="24"/>
      <w:szCs w:val="24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74196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D74196"/>
    <w:rPr>
      <w:b/>
      <w:bCs/>
      <w:smallCaps/>
      <w:color w:val="0F4761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90</Words>
  <Characters>1084</Characters>
  <Application>Microsoft Office Word</Application>
  <DocSecurity>0</DocSecurity>
  <Lines>9</Lines>
  <Paragraphs>2</Paragraphs>
  <ScaleCrop>false</ScaleCrop>
  <Company/>
  <LinksUpToDate>false</LinksUpToDate>
  <CharactersWithSpaces>12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anie Finch</dc:creator>
  <cp:keywords/>
  <dc:description/>
  <cp:lastModifiedBy>Melanie Finch</cp:lastModifiedBy>
  <cp:revision>1</cp:revision>
  <dcterms:created xsi:type="dcterms:W3CDTF">2025-09-12T04:58:00Z</dcterms:created>
  <dcterms:modified xsi:type="dcterms:W3CDTF">2025-09-12T04:59:00Z</dcterms:modified>
</cp:coreProperties>
</file>